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51E6A273" w:rsidR="001A31D4" w:rsidRDefault="001B24E0" w:rsidP="00BB5F98">
      <w:pPr>
        <w:spacing w:line="480" w:lineRule="auto"/>
      </w:pPr>
      <w:r>
        <w:t>Plant nitrogen acquisition and photosynthesis link ecosystem carbon and nitrogen cycles. These two processes are themselves linked</w:t>
      </w:r>
      <w:r w:rsidR="00F21CD4">
        <w:t xml:space="preserve"> – </w:t>
      </w:r>
      <w:r>
        <w:t>plants must allocate recent photosynthetically derived carbon belowground to acquire nitrogen through</w:t>
      </w:r>
      <w:r w:rsidR="001A1184">
        <w:t xml:space="preserve"> direct uptake pathways or associations with microbial symbionts</w:t>
      </w:r>
      <w:r>
        <w:t xml:space="preserve">, </w:t>
      </w:r>
      <w:r w:rsidR="001A1184">
        <w:t xml:space="preserve">while </w:t>
      </w:r>
      <w:r>
        <w:t xml:space="preserve">nitrogen must be acquired to build and maintain enzymes that drive photosynthetic reactions forward. </w:t>
      </w:r>
      <w:r w:rsidR="00F21CD4">
        <w:t>To date, we do not fully understand mechanisms that link plant nitrogen acquisition and photosynthesis, and how these mechanisms vary by nitrogen acquisition strategy</w:t>
      </w:r>
      <w:r w:rsidR="00045694">
        <w:t>.</w:t>
      </w:r>
      <w:r w:rsidR="001A1184">
        <w:t xml:space="preserve"> Here, we grew </w:t>
      </w:r>
      <w:r w:rsidR="001A1184">
        <w:rPr>
          <w:i/>
          <w:iCs/>
        </w:rPr>
        <w:t xml:space="preserve">Glycine max </w:t>
      </w:r>
      <w:r w:rsidR="001A1184" w:rsidRPr="00462729">
        <w:t>L. (</w:t>
      </w:r>
      <w:proofErr w:type="spellStart"/>
      <w:r w:rsidR="001A1184" w:rsidRPr="00462729">
        <w:t>Merr</w:t>
      </w:r>
      <w:proofErr w:type="spellEnd"/>
      <w:r w:rsidR="001A1184" w:rsidRPr="00462729">
        <w:t>.)</w:t>
      </w:r>
      <w:r w:rsidR="001A1184">
        <w:t xml:space="preserve"> under two soil nitrogen fertilization treatments both with and without inoculation with </w:t>
      </w:r>
      <w:proofErr w:type="spellStart"/>
      <w:r w:rsidR="001A1184">
        <w:rPr>
          <w:i/>
          <w:iCs/>
        </w:rPr>
        <w:t>Bradyrhizobium</w:t>
      </w:r>
      <w:proofErr w:type="spellEnd"/>
      <w:r w:rsidR="001A1184">
        <w:rPr>
          <w:i/>
          <w:iCs/>
        </w:rPr>
        <w:t xml:space="preserve"> japonicum</w:t>
      </w:r>
      <w:r w:rsidR="001A1184">
        <w:t xml:space="preserve"> in a full-factorial greenhouse experiment. </w:t>
      </w:r>
      <w:r w:rsidR="00CA5FBB">
        <w:t xml:space="preserve">After a 7-week growth period, we </w:t>
      </w:r>
      <w:r w:rsidR="001A1184">
        <w:t>measured structural carbon costs to acquire nitrogen, plant investments to nitrogen fixation, leaf nitrogen allocation, photosynthetic capacity, and whole plant growth to understand whether nitrogen acquisition strategy modifie</w:t>
      </w:r>
      <w:r w:rsidR="00CA5FBB">
        <w:t>d</w:t>
      </w:r>
      <w:r w:rsidR="001A1184">
        <w:t xml:space="preserve"> linkages between plant nitrogen acquisition and photosynthetic processes. We found that structural carbon costs to acquire nitrogen were lower in </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3DC1DC8D" w:rsidR="001B766A" w:rsidRDefault="00521B92" w:rsidP="003C2C84">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9022E6">
        <w:t xml:space="preserve"> </w:t>
      </w:r>
      <w:r w:rsidR="001E40E6">
        <w:t>or</w:t>
      </w:r>
      <w:r w:rsidR="00391A1D">
        <w:t xml:space="preserve"> </w:t>
      </w:r>
      <w:r w:rsidR="000103A6">
        <w:t>photosynthe</w:t>
      </w:r>
      <w:r w:rsidR="00045694">
        <w:t>sis</w:t>
      </w:r>
      <w:r w:rsidR="00D32CFF">
        <w:t xml:space="preserve"> </w:t>
      </w:r>
      <w:r w:rsidR="00D32CFF">
        <w:fldChar w:fldCharType="begin" w:fldLock="1"/>
      </w:r>
      <w:r w:rsidR="009D1104">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D32CFF">
        <w:fldChar w:fldCharType="separate"/>
      </w:r>
      <w:r w:rsidR="00D32CFF" w:rsidRPr="00D32CFF">
        <w:rPr>
          <w:noProof/>
        </w:rPr>
        <w:t xml:space="preserve">(Smith &amp; Dukes, 2013; Rogers </w:t>
      </w:r>
      <w:r w:rsidR="00D32CFF" w:rsidRPr="00D32CFF">
        <w:rPr>
          <w:i/>
          <w:noProof/>
        </w:rPr>
        <w:t>et al.</w:t>
      </w:r>
      <w:r w:rsidR="00D32CFF" w:rsidRPr="00D32CFF">
        <w:rPr>
          <w:noProof/>
        </w:rPr>
        <w:t>, 2017)</w:t>
      </w:r>
      <w:r w:rsidR="00D32CFF">
        <w:fldChar w:fldCharType="end"/>
      </w:r>
      <w:r w:rsidR="00E12B46">
        <w:t>.</w:t>
      </w:r>
    </w:p>
    <w:p w14:paraId="48009BAC" w14:textId="6A4ACFC5" w:rsidR="00FB54EF" w:rsidRDefault="00391A1D" w:rsidP="00FA37A7">
      <w:pPr>
        <w:spacing w:line="480" w:lineRule="auto"/>
        <w:ind w:firstLine="720"/>
      </w:pPr>
      <w:r>
        <w:t xml:space="preserve">Plant nitrogen acquisition is one process in terrestrial systems where carbon and nitrogen cycles are linked.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es that prime 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r w:rsidR="002548F5">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r w:rsidR="00FA37A7">
        <w:t xml:space="preserve"> regardless of nitrogen acquisition strategy</w:t>
      </w:r>
      <w:r w:rsidR="00FB54EF">
        <w:t xml:space="preserve">. </w:t>
      </w:r>
      <w:r w:rsidR="00CD5C63">
        <w:t>These c</w:t>
      </w:r>
      <w:r w:rsidR="00FB54EF">
        <w:t xml:space="preserve">arbon costs </w:t>
      </w:r>
      <w:r w:rsidR="00FA37A7">
        <w:t xml:space="preserve">to acquire nitrogen have been shown to vary in species with different nitrogen acquisition strategies and </w:t>
      </w:r>
      <w:r w:rsidR="00CD5C63">
        <w:t>are</w:t>
      </w:r>
      <w:r w:rsidR="009D1104">
        <w:t xml:space="preserve"> </w:t>
      </w:r>
      <w:r w:rsidR="00FA37A7">
        <w:t xml:space="preserve">depend on external environmental factors </w:t>
      </w:r>
      <w:r w:rsidR="00FA37A7">
        <w:lastRenderedPageBreak/>
        <w:t>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p>
    <w:p w14:paraId="0B18A825" w14:textId="0BD8E659" w:rsidR="00CF5455" w:rsidRDefault="00EC01F6" w:rsidP="007065A3">
      <w:pPr>
        <w:spacing w:line="480" w:lineRule="auto"/>
        <w:ind w:firstLine="720"/>
      </w:pPr>
      <w:r>
        <w:t xml:space="preserve">Photosynthesis is </w:t>
      </w:r>
      <w:r w:rsidR="001D26CA">
        <w:t xml:space="preserve">a </w:t>
      </w:r>
      <w:r w:rsidR="00DE5D3F">
        <w:t>second</w:t>
      </w:r>
      <w:r>
        <w:t xml:space="preserve"> process in terrestrial systems where carbon and nitrogen cycles are linked</w:t>
      </w:r>
      <w:r w:rsidR="00CF5455">
        <w:t>, and itself linked to plant nitrogen acquisition</w:t>
      </w:r>
      <w:r>
        <w:t xml:space="preserve">. </w:t>
      </w:r>
      <w:r w:rsidR="005D006F">
        <w:t xml:space="preserve">Photosynthesis links carbon and nitrogen cycles by fixing carbon dioxide drawn in from the atmosphere to simple sugars through a series of light dependent and independent reactions </w:t>
      </w:r>
      <w:r w:rsidR="004F515A">
        <w:t xml:space="preserve">driven by photosynthetic enzymes that have high nitrogen requirements to build and maintain </w:t>
      </w:r>
      <w:r w:rsidR="004F515A">
        <w:fldChar w:fldCharType="begin" w:fldLock="1"/>
      </w:r>
      <w:r w:rsidR="004F515A">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mendeley":{"formattedCitation":"(Evans &amp; Seemann, 1989; Evans, 1989)","plainTextFormattedCitation":"(Evans &amp; Seemann, 1989; Evans, 1989)"},"properties":{"noteIndex":0},"schema":"https://github.com/citation-style-language/schema/raw/master/csl-citation.json"}</w:instrText>
      </w:r>
      <w:r w:rsidR="004F515A">
        <w:fldChar w:fldCharType="separate"/>
      </w:r>
      <w:r w:rsidR="004F515A" w:rsidRPr="004F515A">
        <w:rPr>
          <w:noProof/>
        </w:rPr>
        <w:t>(Evans &amp; Seemann, 1989; Evans, 1989)</w:t>
      </w:r>
      <w:r w:rsidR="004F515A">
        <w:fldChar w:fldCharType="end"/>
      </w:r>
      <w:r w:rsidR="00D32CFF">
        <w:t xml:space="preserve">. </w:t>
      </w:r>
      <w:r w:rsidR="00FA37A7">
        <w:t>Simple sugars</w:t>
      </w:r>
      <w:r w:rsidR="004F515A">
        <w:t xml:space="preserve"> created from photosynthesis</w:t>
      </w:r>
      <w:r w:rsidR="00FA37A7">
        <w:t xml:space="preserve"> get used as substrate for respiration, are allocated to structures that support storage and growth, or can be allocated belowground to acquire nitrogen or </w:t>
      </w:r>
      <w:r w:rsidR="003A4D07">
        <w:t>other soil-derived resources</w:t>
      </w:r>
      <w:r w:rsidR="00CD5C63">
        <w:t xml:space="preserve"> </w:t>
      </w:r>
      <w:r w:rsidR="00CD5C63">
        <w:fldChar w:fldCharType="begin" w:fldLock="1"/>
      </w:r>
      <w:r w:rsidR="007E56DC">
        <w:instrText>ADDIN CSL_CITATION {"citationItems":[{"id":"ITEM-1","itemData":{"ISBN":"0878938664","author":[{"dropping-particle":"","family":"Taiz","given":"Lincoln","non-dropping-particle":"","parse-names":false,"suffix":""},{"dropping-particle":"","family":"Zeiger","given":"Eduardo","non-dropping-particle":"","parse-names":false,"suffix":""}],"edition":"Fifth","id":"ITEM-1","issued":{"date-parts":[["2010"]]},"publisher":"Sinauer","publisher-place":"Sunderland, Massachusetts","title":"Plant physiology","type":"book"},"uris":["http://www.mendeley.com/documents/?uuid=a30e8c0f-3451-475e-a67d-d8d4d9915f2f"]}],"mendeley":{"formattedCitation":"(Taiz &amp; Zeiger, 2010)","plainTextFormattedCitation":"(Taiz &amp; Zeiger, 2010)","previouslyFormattedCitation":"(Taiz &amp; Zeiger, 2010)"},"properties":{"noteIndex":0},"schema":"https://github.com/citation-style-language/schema/raw/master/csl-citation.json"}</w:instrText>
      </w:r>
      <w:r w:rsidR="00CD5C63">
        <w:fldChar w:fldCharType="separate"/>
      </w:r>
      <w:r w:rsidR="00CD5C63" w:rsidRPr="00CD5C63">
        <w:rPr>
          <w:noProof/>
        </w:rPr>
        <w:t>(Taiz &amp; Zeiger, 2010)</w:t>
      </w:r>
      <w:r w:rsidR="00CD5C63">
        <w:fldChar w:fldCharType="end"/>
      </w:r>
      <w:r w:rsidR="003A4D07">
        <w:t>.</w:t>
      </w:r>
      <w:r w:rsidR="007065A3">
        <w:t xml:space="preserve"> </w:t>
      </w:r>
      <w:r w:rsidR="00CF5455">
        <w:t>Of these fates, plants allocate large amounts of carbon belowground to acquire nitrogen – in some cases in excess of 30% of recent photosynthetically derived carbon (cite).</w:t>
      </w:r>
    </w:p>
    <w:p w14:paraId="42924FF2" w14:textId="79F06D88" w:rsidR="00D8588A" w:rsidRDefault="00CB1034" w:rsidP="00F332E7">
      <w:pPr>
        <w:spacing w:line="480" w:lineRule="auto"/>
        <w:ind w:firstLine="720"/>
      </w:pPr>
      <w:r>
        <w:t>Plants are well known to acclimate to external environmental factors such as CO</w:t>
      </w:r>
      <w:r>
        <w:rPr>
          <w:vertAlign w:val="subscript"/>
        </w:rPr>
        <w:t>2</w:t>
      </w:r>
      <w:r>
        <w:t xml:space="preserve"> </w:t>
      </w:r>
      <w:r>
        <w:fldChar w:fldCharType="begin" w:fldLock="1"/>
      </w:r>
      <w: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mendeley":{"formattedCitation":"(Poorter &lt;i&gt;et al.&lt;/i&gt;, 2022)","plainTextFormattedCitation":"(Poorter et al., 2022)","previouslyFormattedCitation":"(Poorter &lt;i&gt;et al.&lt;/i&gt;, 2022)"},"properties":{"noteIndex":0},"schema":"https://github.com/citation-style-language/schema/raw/master/csl-citation.json"}</w:instrText>
      </w:r>
      <w:r>
        <w:fldChar w:fldCharType="separate"/>
      </w:r>
      <w:r w:rsidRPr="009D1104">
        <w:rPr>
          <w:noProof/>
        </w:rPr>
        <w:t xml:space="preserve">(Poorter </w:t>
      </w:r>
      <w:r w:rsidRPr="009D1104">
        <w:rPr>
          <w:i/>
          <w:noProof/>
        </w:rPr>
        <w:t>et al.</w:t>
      </w:r>
      <w:r w:rsidRPr="009D1104">
        <w:rPr>
          <w:noProof/>
        </w:rPr>
        <w:t>, 2022)</w:t>
      </w:r>
      <w:r>
        <w:fldChar w:fldCharType="end"/>
      </w:r>
      <w:r>
        <w:t xml:space="preserve">, temperature </w:t>
      </w:r>
      <w:r>
        <w:fldChar w:fldCharType="begin" w:fldLock="1"/>
      </w:r>
      <w:r>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mendeley":{"formattedCitation":"(Smith &amp; Dukes, 2013)","plainTextFormattedCitation":"(Smith &amp; Dukes, 2013)","previouslyFormattedCitation":"(Smith &amp; Dukes, 2013)"},"properties":{"noteIndex":0},"schema":"https://github.com/citation-style-language/schema/raw/master/csl-citation.json"}</w:instrText>
      </w:r>
      <w:r>
        <w:fldChar w:fldCharType="separate"/>
      </w:r>
      <w:r w:rsidRPr="009D1104">
        <w:rPr>
          <w:noProof/>
        </w:rPr>
        <w:t>(Smith &amp; Dukes, 2013)</w:t>
      </w:r>
      <w:r>
        <w:fldChar w:fldCharType="end"/>
      </w:r>
      <w:r>
        <w:t xml:space="preserve">, light availability </w:t>
      </w:r>
      <w:r>
        <w:fldChar w:fldCharType="begin" w:fldLock="1"/>
      </w:r>
      <w:r>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mendeley":{"formattedCitation":"(Poorter &lt;i&gt;et al.&lt;/i&gt;, 2019)","plainTextFormattedCitation":"(Poorter et al., 2019)","previouslyFormattedCitation":"(Poorter &lt;i&gt;et al.&lt;/i&gt;, 2019)"},"properties":{"noteIndex":0},"schema":"https://github.com/citation-style-language/schema/raw/master/csl-citation.json"}</w:instrText>
      </w:r>
      <w:r>
        <w:fldChar w:fldCharType="separate"/>
      </w:r>
      <w:r w:rsidRPr="009D1104">
        <w:rPr>
          <w:noProof/>
        </w:rPr>
        <w:t xml:space="preserve">(Poorter </w:t>
      </w:r>
      <w:r w:rsidRPr="009D1104">
        <w:rPr>
          <w:i/>
          <w:noProof/>
        </w:rPr>
        <w:t>et al.</w:t>
      </w:r>
      <w:r w:rsidRPr="009D1104">
        <w:rPr>
          <w:noProof/>
        </w:rPr>
        <w:t>, 2019)</w:t>
      </w:r>
      <w:r>
        <w:fldChar w:fldCharType="end"/>
      </w:r>
      <w:r>
        <w:t xml:space="preserve">, and soil resource availability </w:t>
      </w:r>
      <w:commentRangeStart w:id="2"/>
      <w:r>
        <w:fldChar w:fldCharType="begin" w:fldLock="1"/>
      </w:r>
      <w: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fldChar w:fldCharType="separate"/>
      </w:r>
      <w:r w:rsidRPr="00D8588A">
        <w:rPr>
          <w:noProof/>
        </w:rPr>
        <w:t xml:space="preserve">(Peng </w:t>
      </w:r>
      <w:r w:rsidRPr="00D8588A">
        <w:rPr>
          <w:i/>
          <w:noProof/>
        </w:rPr>
        <w:t>et al.</w:t>
      </w:r>
      <w:r w:rsidRPr="00D8588A">
        <w:rPr>
          <w:noProof/>
        </w:rPr>
        <w:t>, 2021)</w:t>
      </w:r>
      <w:r>
        <w:fldChar w:fldCharType="end"/>
      </w:r>
      <w:commentRangeEnd w:id="2"/>
      <w:r>
        <w:rPr>
          <w:rStyle w:val="CommentReference"/>
          <w:rFonts w:eastAsia="Times New Roman" w:cs="Times New Roman"/>
        </w:rPr>
        <w:commentReference w:id="2"/>
      </w:r>
      <w:r>
        <w:t>.</w:t>
      </w:r>
      <w:r w:rsidR="00950DDC">
        <w:t xml:space="preserve"> </w:t>
      </w:r>
      <w:r w:rsidR="00F332E7">
        <w:t xml:space="preserve">However, the relative role of species nitrogen acquisition strategy on plant responses to changing environments is less clear. </w:t>
      </w:r>
      <w:r w:rsidR="00C31CF3">
        <w:t xml:space="preserve">For example, </w:t>
      </w:r>
      <w:proofErr w:type="spellStart"/>
      <w:r w:rsidR="00C31CF3">
        <w:t>Terrer</w:t>
      </w:r>
      <w:proofErr w:type="spellEnd"/>
      <w:r w:rsidR="00C31CF3">
        <w:t xml:space="preserve"> et al. (2018) show that species who associate </w:t>
      </w:r>
      <w:r w:rsidR="00BD669B">
        <w:t>with symbiotic nitrogen-fixing bacteria are generally more responsive to increasing CO</w:t>
      </w:r>
      <w:r w:rsidR="00BD669B">
        <w:rPr>
          <w:vertAlign w:val="subscript"/>
        </w:rPr>
        <w:t>2</w:t>
      </w:r>
      <w:r w:rsidR="00BD669B">
        <w:t xml:space="preserve"> concentrations than species who associate with arbuscular mycorrhizal fungi or acquire nitrogen through direct uptake pathways</w:t>
      </w:r>
      <w:r w:rsidR="00C31CF3">
        <w:t xml:space="preserve">. </w:t>
      </w:r>
      <w:r w:rsidR="00690EDA">
        <w:t xml:space="preserve">Perkowski et al. (2021) show </w:t>
      </w:r>
      <w:r w:rsidR="00BD669B">
        <w:t xml:space="preserve">opposite patterns in response to increasing soil nitrogen availability, where </w:t>
      </w:r>
      <w:r w:rsidR="00690EDA">
        <w:t xml:space="preserve">increasing soil nitrogen fertilization induced more responsive changes in </w:t>
      </w:r>
      <w:r w:rsidR="00690EDA" w:rsidRPr="00690EDA">
        <w:rPr>
          <w:i/>
          <w:iCs/>
        </w:rPr>
        <w:t>G. hirsutum</w:t>
      </w:r>
      <w:r w:rsidR="00690EDA">
        <w:t xml:space="preserve"> carbon costs to acquire nitrogen, than the legume </w:t>
      </w:r>
      <w:r w:rsidR="00690EDA">
        <w:rPr>
          <w:i/>
          <w:iCs/>
        </w:rPr>
        <w:t xml:space="preserve">Glycine max </w:t>
      </w:r>
      <w:r w:rsidR="00690EDA">
        <w:t>L.</w:t>
      </w:r>
      <w:r w:rsidR="00477EE4">
        <w:t xml:space="preserve"> </w:t>
      </w:r>
      <w:r w:rsidR="00562F5D">
        <w:t>in species with different nitrogen acquisition strategies</w:t>
      </w:r>
      <w:r w:rsidR="00F332E7">
        <w:t>.</w:t>
      </w:r>
    </w:p>
    <w:p w14:paraId="1FF61416" w14:textId="69DE952B" w:rsidR="00C41309" w:rsidRDefault="00477EE4" w:rsidP="00BD669B">
      <w:pPr>
        <w:spacing w:line="480" w:lineRule="auto"/>
        <w:ind w:firstLine="720"/>
      </w:pPr>
      <w:r>
        <w:lastRenderedPageBreak/>
        <w:t xml:space="preserve">Leaf acclimation responses to changing environments could ultimately be driven by interactions between species nitrogen acquisition strategy and whole plant allocation decisions. In species with high growth potentials or have higher whole plant demand to allocate nitrogen to structures that support whole plant growth and storage, having an acquisition strategy with low carbon costs to acquire nitrogen should yield stronger increases in whole plant growth than species that have an acquisition strategy with higher carbon costs to acquire nitrogen. This should feed back to the leaf level, where </w:t>
      </w:r>
      <w:r w:rsidR="00BD669B">
        <w:t xml:space="preserve">species with the lower carbon costs to acquire nitrogen should have weaker leaf nitrogen-water use tradeoffs than the species with the higher carbon cost to acquire nitrogen, despite high whole plant demand. </w:t>
      </w:r>
      <w:r w:rsidR="0007391F">
        <w:t>N</w:t>
      </w:r>
      <w:r w:rsidR="00C41309">
        <w:t>o study, to our knowledge, has leveraged an experimental design that directly manipulates plant nitrogen acquisition strategy across different environmental change scenarios</w:t>
      </w:r>
      <w:r w:rsidR="0007391F">
        <w:t xml:space="preserve"> and measures photosynthetic and whole plant growth traits</w:t>
      </w:r>
      <w:r w:rsidR="00C41309">
        <w:t>.</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33E66DD0"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w:t>
      </w:r>
      <w:r w:rsidR="00251AEA">
        <w:t>e reduction in carbon</w:t>
      </w:r>
      <w:r w:rsidR="007935E9">
        <w:t xml:space="preserve"> will increase the amount of nitrogen acquired per belowground carbon investment, which will maximize both nitrogen and carbon allocation to growth and storage</w:t>
      </w:r>
      <w:r w:rsidR="00251AEA">
        <w:t xml:space="preserve"> because there will be higher demand to allocate nitrogen to whole plant growth than to photosynthetic enzyme production and maintenance</w:t>
      </w:r>
    </w:p>
    <w:p w14:paraId="643926A3" w14:textId="7C42B2BA"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w:t>
      </w:r>
      <w:r w:rsidR="00E16C50">
        <w:lastRenderedPageBreak/>
        <w:t xml:space="preserve">be less than the carbon cost to acquire nitrogen via direct uptake. This will result in a positive effect of inoculation on whole plant growth and total leaf </w:t>
      </w:r>
      <w:proofErr w:type="gramStart"/>
      <w:r w:rsidR="00BD669B">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lastRenderedPageBreak/>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3"/>
      <w:r w:rsidR="00BC7961">
        <w:t>4</w:t>
      </w:r>
      <w:commentRangeEnd w:id="3"/>
      <w:r w:rsidR="00BC7961">
        <w:rPr>
          <w:rStyle w:val="CommentReference"/>
          <w:rFonts w:eastAsia="Times New Roman" w:cs="Times New Roman"/>
        </w:rPr>
        <w:commentReference w:id="3"/>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lastRenderedPageBreak/>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47A69C3A"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R package</w:t>
      </w:r>
      <w:r w:rsidR="00D8588A">
        <w:rPr>
          <w:color w:val="000000"/>
        </w:rPr>
        <w:t xml:space="preserve"> </w:t>
      </w:r>
      <w:r w:rsidR="00D8588A">
        <w:rPr>
          <w:color w:val="000000"/>
        </w:rPr>
        <w:fldChar w:fldCharType="begin" w:fldLock="1"/>
      </w:r>
      <w:r w:rsidR="002A575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D8588A">
        <w:rPr>
          <w:color w:val="000000"/>
        </w:rPr>
        <w:fldChar w:fldCharType="separate"/>
      </w:r>
      <w:r w:rsidR="00D8588A" w:rsidRPr="00D8588A">
        <w:rPr>
          <w:noProof/>
          <w:color w:val="000000"/>
        </w:rPr>
        <w:t>(Katabuchi, 2015)</w:t>
      </w:r>
      <w:r w:rsidR="00D8588A">
        <w:rPr>
          <w:color w:val="000000"/>
        </w:rPr>
        <w:fldChar w:fldCharType="end"/>
      </w:r>
      <w:r>
        <w:rPr>
          <w:color w:val="000000"/>
        </w:rPr>
        <w:t>, which automates leaf area calculations using ImageJ software</w:t>
      </w:r>
      <w:r w:rsidR="00D8588A">
        <w:rPr>
          <w:color w:val="000000"/>
        </w:rPr>
        <w:t xml:space="preserve"> </w:t>
      </w:r>
      <w:r w:rsidR="002A575E">
        <w:rPr>
          <w:color w:val="000000"/>
        </w:rPr>
        <w:fldChar w:fldCharType="begin" w:fldLock="1"/>
      </w:r>
      <w:r w:rsidR="002A575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A575E">
        <w:rPr>
          <w:color w:val="000000"/>
        </w:rPr>
        <w:fldChar w:fldCharType="separate"/>
      </w:r>
      <w:r w:rsidR="002A575E" w:rsidRPr="002A575E">
        <w:rPr>
          <w:noProof/>
          <w:color w:val="000000"/>
        </w:rPr>
        <w:t xml:space="preserve">(Schneider </w:t>
      </w:r>
      <w:r w:rsidR="002A575E" w:rsidRPr="002A575E">
        <w:rPr>
          <w:i/>
          <w:noProof/>
          <w:color w:val="000000"/>
        </w:rPr>
        <w:t>et al.</w:t>
      </w:r>
      <w:r w:rsidR="002A575E" w:rsidRPr="002A575E">
        <w:rPr>
          <w:noProof/>
          <w:color w:val="000000"/>
        </w:rPr>
        <w:t>, 2012)</w:t>
      </w:r>
      <w:r w:rsidR="002A575E">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1828AC2"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R package</w:t>
      </w:r>
      <w:r w:rsidR="002A575E">
        <w:rPr>
          <w:color w:val="000000"/>
        </w:rPr>
        <w:t xml:space="preserve"> </w:t>
      </w:r>
      <w:r w:rsidR="002A575E">
        <w:rPr>
          <w:color w:val="000000"/>
        </w:rPr>
        <w:fldChar w:fldCharType="begin" w:fldLock="1"/>
      </w:r>
      <w:r w:rsidR="002A575E">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2A575E">
        <w:rPr>
          <w:color w:val="000000"/>
        </w:rPr>
        <w:fldChar w:fldCharType="separate"/>
      </w:r>
      <w:r w:rsidR="002A575E" w:rsidRPr="002A575E">
        <w:rPr>
          <w:noProof/>
          <w:color w:val="000000"/>
        </w:rPr>
        <w:t>(Duursma, 2015)</w:t>
      </w:r>
      <w:r w:rsidR="002A575E">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w:t>
      </w:r>
      <w:r w:rsidR="002A575E">
        <w:rPr>
          <w:color w:val="000000"/>
        </w:rPr>
        <w:t xml:space="preserve"> </w:t>
      </w:r>
      <w:r w:rsidR="002A575E">
        <w:rPr>
          <w:color w:val="000000"/>
        </w:rPr>
        <w:fldChar w:fldCharType="begin" w:fldLock="1"/>
      </w:r>
      <w:r w:rsidR="002A575E">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2A575E">
        <w:rPr>
          <w:color w:val="000000"/>
        </w:rPr>
        <w:fldChar w:fldCharType="separate"/>
      </w:r>
      <w:r w:rsidR="002A575E" w:rsidRPr="002A575E">
        <w:rPr>
          <w:noProof/>
          <w:color w:val="000000"/>
        </w:rPr>
        <w:t xml:space="preserve">(Farquhar </w:t>
      </w:r>
      <w:r w:rsidR="002A575E" w:rsidRPr="002A575E">
        <w:rPr>
          <w:i/>
          <w:noProof/>
          <w:color w:val="000000"/>
        </w:rPr>
        <w:t>et al.</w:t>
      </w:r>
      <w:r w:rsidR="002A575E" w:rsidRPr="002A575E">
        <w:rPr>
          <w:noProof/>
          <w:color w:val="000000"/>
        </w:rPr>
        <w:t>, 1980)</w:t>
      </w:r>
      <w:r w:rsidR="002A575E">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2A575E">
        <w:fldChar w:fldCharType="begin" w:fldLock="1"/>
      </w:r>
      <w:r w:rsidR="002A575E">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2A575E">
        <w:fldChar w:fldCharType="separate"/>
      </w:r>
      <w:r w:rsidR="002A575E" w:rsidRPr="002A575E">
        <w:rPr>
          <w:noProof/>
        </w:rPr>
        <w:t xml:space="preserve">Bernacchi </w:t>
      </w:r>
      <w:r w:rsidR="002A575E" w:rsidRPr="002A575E">
        <w:rPr>
          <w:i/>
          <w:noProof/>
        </w:rPr>
        <w:t>et al.</w:t>
      </w:r>
      <w:r w:rsidR="002A575E">
        <w:rPr>
          <w:noProof/>
        </w:rPr>
        <w:t xml:space="preserve"> (</w:t>
      </w:r>
      <w:r w:rsidR="002A575E" w:rsidRPr="002A575E">
        <w:rPr>
          <w:noProof/>
        </w:rPr>
        <w:t>2001)</w:t>
      </w:r>
      <w:r w:rsidR="002A575E">
        <w:fldChar w:fldCharType="end"/>
      </w:r>
      <w:r w:rsidR="00D32CFF">
        <w:t xml:space="preserve"> </w:t>
      </w:r>
      <w:r w:rsidR="007F426D">
        <w:t>and</w:t>
      </w:r>
      <w:r w:rsidR="00AA6BAB">
        <w:t xml:space="preserve"> described in</w:t>
      </w:r>
      <w:r w:rsidR="00D32CFF">
        <w:t xml:space="preserve"> </w:t>
      </w:r>
      <w:r w:rsidR="002A575E">
        <w:fldChar w:fldCharType="begin" w:fldLock="1"/>
      </w:r>
      <w:r w:rsidR="002A575E">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fldChar w:fldCharType="separate"/>
      </w:r>
      <w:r w:rsidR="002A575E" w:rsidRPr="002A575E">
        <w:rPr>
          <w:noProof/>
        </w:rPr>
        <w:t xml:space="preserve">Medlyn </w:t>
      </w:r>
      <w:r w:rsidR="002A575E" w:rsidRPr="002A575E">
        <w:rPr>
          <w:i/>
          <w:noProof/>
        </w:rPr>
        <w:t>et al.</w:t>
      </w:r>
      <w:r w:rsidR="002A575E">
        <w:rPr>
          <w:noProof/>
        </w:rPr>
        <w:t xml:space="preserve"> (</w:t>
      </w:r>
      <w:r w:rsidR="002A575E" w:rsidRPr="002A575E">
        <w:rPr>
          <w:noProof/>
        </w:rPr>
        <w:t>2002)</w:t>
      </w:r>
      <w:r w:rsidR="002A575E">
        <w:fldChar w:fldCharType="end"/>
      </w:r>
      <w:r w:rsidR="00125358">
        <w:t>.</w:t>
      </w:r>
      <w:r w:rsidR="002B4EF9">
        <w:t xml:space="preserve"> Dark respiration measurements were also included in each curve fit.</w:t>
      </w:r>
    </w:p>
    <w:p w14:paraId="7DDFC1AC" w14:textId="13780E14"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as in</w:t>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34E405EA"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w:t>
      </w:r>
      <w:r w:rsidR="00D32CFF">
        <w:rPr>
          <w:color w:val="000000"/>
        </w:rPr>
        <w:t xml:space="preserve"> </w:t>
      </w:r>
      <w:r w:rsidR="002A575E">
        <w:rPr>
          <w:color w:val="000000"/>
        </w:rPr>
        <w:fldChar w:fldCharType="begin" w:fldLock="1"/>
      </w:r>
      <w:r w:rsidR="002A575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rPr>
          <w:color w:val="000000"/>
        </w:rPr>
        <w:fldChar w:fldCharType="separate"/>
      </w:r>
      <w:r w:rsidR="002A575E" w:rsidRPr="002A575E">
        <w:rPr>
          <w:noProof/>
          <w:color w:val="000000"/>
        </w:rPr>
        <w:t xml:space="preserve">Medlyn </w:t>
      </w:r>
      <w:r w:rsidR="002A575E" w:rsidRPr="002A575E">
        <w:rPr>
          <w:i/>
          <w:noProof/>
          <w:color w:val="000000"/>
        </w:rPr>
        <w:t>et al.</w:t>
      </w:r>
      <w:r w:rsidR="002A575E" w:rsidRPr="002A575E">
        <w:rPr>
          <w:noProof/>
          <w:color w:val="000000"/>
        </w:rPr>
        <w:t>, 2002)</w:t>
      </w:r>
      <w:r w:rsidR="002A575E">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w:t>
      </w:r>
      <w:r w:rsidR="00756429">
        <w:rPr>
          <w:color w:val="000000"/>
        </w:rPr>
        <w:t xml:space="preserve"> </w:t>
      </w:r>
      <w:r w:rsidRPr="00863849">
        <w:rPr>
          <w:color w:val="000000"/>
        </w:rPr>
        <w:t>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w:t>
      </w:r>
      <w:r w:rsidRPr="00863849">
        <w:rPr>
          <w:color w:val="000000"/>
        </w:rPr>
        <w:lastRenderedPageBreak/>
        <w:t>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r w:rsidR="00D32CFF">
        <w:rPr>
          <w:color w:val="000000"/>
        </w:rPr>
        <w:t xml:space="preserve">XX </w:t>
      </w:r>
      <w:r w:rsidRPr="00863849">
        <w:rPr>
          <w:color w:val="000000"/>
        </w:rPr>
        <w:t>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66B056ED"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using the log-polynomial approach explained in</w:t>
      </w:r>
      <w:r w:rsidR="002A575E">
        <w:rPr>
          <w:color w:val="000000"/>
        </w:rPr>
        <w:t xml:space="preserve">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sidRPr="002A575E">
        <w:rPr>
          <w:noProof/>
          <w:color w:val="000000"/>
        </w:rPr>
        <w:t>2016)</w:t>
      </w:r>
      <w:r w:rsidR="002A575E">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109C384C"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sidRPr="002A575E">
        <w:rPr>
          <w:noProof/>
          <w:color w:val="000000"/>
        </w:rPr>
        <w:t>2016)</w:t>
      </w:r>
      <w:r w:rsidR="002A575E">
        <w:rPr>
          <w:color w:val="000000"/>
        </w:rPr>
        <w:fldChar w:fldCharType="end"/>
      </w:r>
      <w:r>
        <w:rPr>
          <w:color w:val="000000"/>
        </w:rPr>
        <w:t xml:space="preserve"> derived from a log-polynomial approach described in </w:t>
      </w:r>
      <w:r w:rsidR="002A575E">
        <w:rPr>
          <w:color w:val="000000"/>
        </w:rPr>
        <w:fldChar w:fldCharType="begin" w:fldLock="1"/>
      </w:r>
      <w:r w:rsidR="002A575E">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2A575E">
        <w:rPr>
          <w:color w:val="000000"/>
        </w:rPr>
        <w:fldChar w:fldCharType="separate"/>
      </w:r>
      <w:r w:rsidR="002A575E" w:rsidRPr="002A575E">
        <w:rPr>
          <w:noProof/>
          <w:color w:val="000000"/>
        </w:rPr>
        <w:t xml:space="preserve">O’Sullivan </w:t>
      </w:r>
      <w:r w:rsidR="002A575E" w:rsidRPr="002A575E">
        <w:rPr>
          <w:i/>
          <w:noProof/>
          <w:color w:val="000000"/>
        </w:rPr>
        <w:t>et al.</w:t>
      </w:r>
      <w:r w:rsidR="002A575E">
        <w:rPr>
          <w:noProof/>
          <w:color w:val="000000"/>
        </w:rPr>
        <w:t xml:space="preserve"> (</w:t>
      </w:r>
      <w:r w:rsidR="002A575E" w:rsidRPr="002A575E">
        <w:rPr>
          <w:noProof/>
          <w:color w:val="000000"/>
        </w:rPr>
        <w:t>2013)</w:t>
      </w:r>
      <w:r w:rsidR="002A575E">
        <w:rPr>
          <w:color w:val="000000"/>
        </w:rPr>
        <w:fldChar w:fldCharType="end"/>
      </w:r>
      <w:r>
        <w:rPr>
          <w:color w:val="000000"/>
        </w:rPr>
        <w:t xml:space="preserve">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2A575E">
        <w:rPr>
          <w:color w:val="000000"/>
        </w:rPr>
        <w:fldChar w:fldCharType="begin" w:fldLock="1"/>
      </w:r>
      <w:r w:rsidR="008B104C">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sidRPr="002A575E">
        <w:rPr>
          <w:noProof/>
          <w:color w:val="000000"/>
        </w:rPr>
        <w:t>, 2016)</w:t>
      </w:r>
      <w:r w:rsidR="002A575E">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lastRenderedPageBreak/>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xml:space="preserve">, we calculated structural carbon costs to acquire nitrogen as the ratio of total belowground carbon biomass to whole plant </w:t>
      </w:r>
      <w:r>
        <w:rPr>
          <w:rFonts w:cs="Times New Roman"/>
        </w:rPr>
        <w:lastRenderedPageBreak/>
        <w:t>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1279B32C" w:rsidR="006A394B" w:rsidRDefault="00166B47" w:rsidP="008B104C">
      <w:pPr>
        <w:spacing w:line="480" w:lineRule="auto"/>
        <w:ind w:firstLine="720"/>
      </w:pPr>
      <w:r>
        <w:lastRenderedPageBreak/>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3B7A47D8" w14:textId="2EDD0FFC"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proofErr w:type="gram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roofErr w:type="gram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1BCAB548" w14:textId="77777777" w:rsidR="008B104C"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7910ABA5" w14:textId="77777777" w:rsidR="008B104C"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p>
    <w:p w14:paraId="29F60B81" w14:textId="04EC51F4" w:rsidR="009E31F0" w:rsidRDefault="009E31F0" w:rsidP="00457CFE">
      <w:pPr>
        <w:spacing w:line="480" w:lineRule="auto"/>
        <w:ind w:firstLine="720"/>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2A3DAD0D" w14:textId="77777777" w:rsidR="008B104C" w:rsidRDefault="009E31F0" w:rsidP="001A31D4">
      <w:pPr>
        <w:spacing w:line="480" w:lineRule="auto"/>
        <w:rPr>
          <w:rFonts w:eastAsia="Times New Roman" w:cs="Times New Roman"/>
          <w:color w:val="000000" w:themeColor="text1"/>
        </w:rPr>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p>
    <w:p w14:paraId="14BDAABD" w14:textId="71000E9E" w:rsidR="007A2F1C" w:rsidRDefault="007A2F1C" w:rsidP="001A31D4">
      <w:pPr>
        <w:spacing w:line="480" w:lineRule="auto"/>
      </w:pPr>
      <w:r>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1947EC02" w14:textId="2CB076E4" w:rsidR="008B104C" w:rsidRDefault="009E304C" w:rsidP="008B104C">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p=0.043; Tukey</w:t>
      </w:r>
      <w:r w:rsidR="00370AD1">
        <w:rPr>
          <w:vertAlign w:val="subscript"/>
        </w:rPr>
        <w:t>Jmax25</w:t>
      </w:r>
      <w:r w:rsidR="00370AD1">
        <w:t>: p=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 xml:space="preserve">, or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08CDC5AC" w14:textId="77777777" w:rsidR="008B104C" w:rsidRPr="009C62F2" w:rsidRDefault="008B104C" w:rsidP="008B104C">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3FB515BD" w14:textId="77777777" w:rsidR="0033651D" w:rsidRDefault="007A2F1C"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76DCCE7C" w14:textId="77777777" w:rsidR="008B104C" w:rsidRDefault="008B104C" w:rsidP="009D6E5B">
      <w:pPr>
        <w:spacing w:line="480" w:lineRule="auto"/>
      </w:pPr>
    </w:p>
    <w:p w14:paraId="41234A95" w14:textId="5B08ACDF" w:rsidR="008B104C" w:rsidRPr="008B104C" w:rsidRDefault="008B104C" w:rsidP="009D6E5B">
      <w:pPr>
        <w:spacing w:line="480" w:lineRule="auto"/>
        <w:rPr>
          <w:vertAlign w:val="subscript"/>
        </w:rPr>
        <w:sectPr w:rsidR="008B104C" w:rsidRPr="008B104C" w:rsidSect="00772287">
          <w:pgSz w:w="15840" w:h="12240" w:orient="landscape"/>
          <w:pgMar w:top="1440" w:right="1440" w:bottom="1440" w:left="1440" w:header="720" w:footer="720" w:gutter="0"/>
          <w:lnNumType w:countBy="1" w:restart="continuous"/>
          <w:cols w:space="720"/>
          <w:docGrid w:linePitch="360"/>
        </w:sectPr>
      </w:pP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2D5DBC68" w14:textId="77777777" w:rsidR="008B104C" w:rsidRDefault="005214CF" w:rsidP="001A31D4">
      <w:pPr>
        <w:spacing w:line="480" w:lineRule="auto"/>
        <w:rPr>
          <w:rFonts w:eastAsia="Times New Roman" w:cs="Times New Roman"/>
          <w:color w:val="000000" w:themeColor="text1"/>
        </w:rPr>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1E3BD203" w14:textId="5DFF7CA5" w:rsidR="003B6FAA" w:rsidRPr="00A85036" w:rsidRDefault="003B6FAA" w:rsidP="001A31D4">
      <w:pPr>
        <w:spacing w:line="480" w:lineRule="auto"/>
      </w:pPr>
      <w:r>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w:t>
      </w:r>
      <w:proofErr w:type="spellStart"/>
      <w:r w:rsidR="00DE6B10">
        <w:t>g</w:t>
      </w:r>
      <w:r w:rsidR="00DE6B10">
        <w:rPr>
          <w:vertAlign w:val="subscript"/>
        </w:rPr>
        <w:t>s</w:t>
      </w:r>
      <w:proofErr w:type="spellEnd"/>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w:t>
      </w:r>
      <w:proofErr w:type="spellStart"/>
      <w:r w:rsidR="00DE6B10">
        <w:t>g</w:t>
      </w:r>
      <w:r w:rsidR="00DE6B10">
        <w:rPr>
          <w:vertAlign w:val="subscript"/>
        </w:rPr>
        <w:t>s</w:t>
      </w:r>
      <w:proofErr w:type="spellEnd"/>
      <w:r w:rsidR="00DE6B10">
        <w:t xml:space="preserve"> with increasing fertilization (Table 3).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436FDF7F" w14:textId="77777777" w:rsidR="008B104C" w:rsidRDefault="00C4037A" w:rsidP="00A85036">
      <w:pPr>
        <w:spacing w:line="480" w:lineRule="auto"/>
        <w:rPr>
          <w:rFonts w:eastAsia="Times New Roman" w:cs="Times New Roman"/>
          <w:color w:val="000000" w:themeColor="text1"/>
        </w:rPr>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p>
    <w:p w14:paraId="6484937F" w14:textId="308041FA" w:rsidR="00E2103C" w:rsidRPr="008B6B1D" w:rsidRDefault="00E2103C" w:rsidP="00A85036">
      <w:pPr>
        <w:spacing w:line="480" w:lineRule="auto"/>
      </w:pPr>
      <w:r>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1147F883" w:rsidR="004035F7" w:rsidRDefault="004035F7" w:rsidP="00D32CFF">
      <w:pPr>
        <w:pStyle w:val="Bibliography"/>
      </w:pP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4"/>
      <w:r w:rsidRPr="00723F29">
        <w:rPr>
          <w:b/>
          <w:bCs/>
        </w:rPr>
        <w:t>Main point #1</w:t>
      </w:r>
      <w:r>
        <w:t xml:space="preserve">: </w:t>
      </w:r>
      <w:commentRangeEnd w:id="4"/>
      <w:r w:rsidR="00950F50">
        <w:rPr>
          <w:rStyle w:val="CommentReference"/>
          <w:rFonts w:eastAsia="Times New Roman" w:cs="Times New Roman"/>
        </w:rPr>
        <w:commentReference w:id="4"/>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5"/>
      <w:r>
        <w:rPr>
          <w:b/>
          <w:bCs/>
        </w:rPr>
        <w:t>Main point #2</w:t>
      </w:r>
      <w:r>
        <w:t xml:space="preserve">: </w:t>
      </w:r>
      <w:commentRangeEnd w:id="5"/>
      <w:r w:rsidR="000E7D92">
        <w:rPr>
          <w:rStyle w:val="CommentReference"/>
          <w:rFonts w:eastAsia="Times New Roman" w:cs="Times New Roman"/>
        </w:rPr>
        <w:commentReference w:id="5"/>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6"/>
      <w:r w:rsidRPr="00D35783">
        <w:rPr>
          <w:b/>
          <w:bCs/>
        </w:rPr>
        <w:t>Main point #3</w:t>
      </w:r>
      <w:r>
        <w:t xml:space="preserve">: </w:t>
      </w:r>
      <w:commentRangeEnd w:id="6"/>
      <w:r w:rsidR="00950F50">
        <w:rPr>
          <w:rStyle w:val="CommentReference"/>
          <w:rFonts w:eastAsia="Times New Roman" w:cs="Times New Roman"/>
        </w:rPr>
        <w:commentReference w:id="6"/>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7"/>
      <w:commentRangeEnd w:id="7"/>
      <w:r>
        <w:rPr>
          <w:rStyle w:val="CommentReference"/>
          <w:rFonts w:eastAsia="Times New Roman" w:cs="Times New Roman"/>
        </w:rPr>
        <w:commentReference w:id="7"/>
      </w:r>
    </w:p>
    <w:p w14:paraId="6EE2234E" w14:textId="3B4D343D" w:rsidR="001D4CE3" w:rsidRDefault="001D4CE3" w:rsidP="008B6B1D">
      <w:pPr>
        <w:spacing w:line="480" w:lineRule="auto"/>
      </w:pPr>
      <w:r>
        <w:rPr>
          <w:i/>
          <w:iCs/>
        </w:rPr>
        <w:t>Study limitations</w:t>
      </w:r>
    </w:p>
    <w:p w14:paraId="6A873158" w14:textId="29864FB8"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D32CFF">
        <w:t>(XX)</w:t>
      </w:r>
      <w:r w:rsidR="001B21C7">
        <w:t xml:space="preserve">, and a two-point fertilization experiment </w:t>
      </w:r>
      <w:r w:rsidR="001B21C7">
        <w:lastRenderedPageBreak/>
        <w:t xml:space="preserve">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8"/>
      <w:r>
        <w:t>Eric and Wendy Schmidt and</w:t>
      </w:r>
      <w:ins w:id="9" w:author="Nick Smith" w:date="2022-06-04T12:36:00Z">
        <w:r w:rsidR="00482C17">
          <w:t xml:space="preserve"> the</w:t>
        </w:r>
      </w:ins>
      <w:r>
        <w:t xml:space="preserve"> Schmidt Futures</w:t>
      </w:r>
      <w:ins w:id="10" w:author="Nick Smith" w:date="2022-06-04T12:36:00Z">
        <w:r w:rsidR="00482C17">
          <w:t xml:space="preserve"> VESRI program</w:t>
        </w:r>
        <w:commentRangeEnd w:id="8"/>
        <w:r w:rsidR="00482C17">
          <w:rPr>
            <w:rStyle w:val="CommentReference"/>
            <w:rFonts w:eastAsia="Times New Roman" w:cs="Times New Roman"/>
          </w:rPr>
          <w:commentReference w:id="8"/>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7-25T13:17:00Z" w:initials="PEA">
    <w:p w14:paraId="3BD4B987" w14:textId="77777777" w:rsidR="00CB1034" w:rsidRDefault="00CB1034" w:rsidP="00CB1034">
      <w:pPr>
        <w:pStyle w:val="CommentText"/>
      </w:pPr>
      <w:r>
        <w:rPr>
          <w:rStyle w:val="CommentReference"/>
        </w:rPr>
        <w:annotationRef/>
      </w:r>
      <w:r>
        <w:t>Check for more refs</w:t>
      </w:r>
    </w:p>
  </w:comment>
  <w:comment w:id="3"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4"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5"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6" w:author="Nick Smith" w:date="2022-06-04T12:31:00Z" w:initials="NGS">
    <w:p w14:paraId="26A05523" w14:textId="7A2FD791" w:rsidR="00950F50" w:rsidRDefault="00950F50">
      <w:pPr>
        <w:pStyle w:val="CommentText"/>
      </w:pPr>
      <w:r>
        <w:rPr>
          <w:rStyle w:val="CommentReference"/>
        </w:rPr>
        <w:annotationRef/>
      </w:r>
      <w:r>
        <w:t>I like this one too!</w:t>
      </w:r>
    </w:p>
  </w:comment>
  <w:comment w:id="7"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8"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3BD4B987"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89165D" w16cex:dateUtc="2022-07-25T18:17: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3BD4B987" w16cid:durableId="2689165D"/>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A575E"/>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52B7"/>
    <w:rsid w:val="0051142F"/>
    <w:rsid w:val="00515D2D"/>
    <w:rsid w:val="005174E3"/>
    <w:rsid w:val="005214CF"/>
    <w:rsid w:val="00521B92"/>
    <w:rsid w:val="00524F9C"/>
    <w:rsid w:val="00526968"/>
    <w:rsid w:val="00532E28"/>
    <w:rsid w:val="00534BFA"/>
    <w:rsid w:val="0053745F"/>
    <w:rsid w:val="005379AB"/>
    <w:rsid w:val="00541380"/>
    <w:rsid w:val="00547EA6"/>
    <w:rsid w:val="00550616"/>
    <w:rsid w:val="00562561"/>
    <w:rsid w:val="00562F5D"/>
    <w:rsid w:val="00565C0A"/>
    <w:rsid w:val="00566FD1"/>
    <w:rsid w:val="00571A5C"/>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2033E"/>
    <w:rsid w:val="00723F29"/>
    <w:rsid w:val="00727F3E"/>
    <w:rsid w:val="0073086F"/>
    <w:rsid w:val="007320E5"/>
    <w:rsid w:val="00743947"/>
    <w:rsid w:val="00746208"/>
    <w:rsid w:val="00746CCB"/>
    <w:rsid w:val="00751149"/>
    <w:rsid w:val="00754725"/>
    <w:rsid w:val="00756429"/>
    <w:rsid w:val="00763DFE"/>
    <w:rsid w:val="00766809"/>
    <w:rsid w:val="00772287"/>
    <w:rsid w:val="00772D20"/>
    <w:rsid w:val="00772F74"/>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56DC"/>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DDC"/>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1034"/>
    <w:rsid w:val="00CB446B"/>
    <w:rsid w:val="00CC06E6"/>
    <w:rsid w:val="00CC1CCF"/>
    <w:rsid w:val="00CC3B0A"/>
    <w:rsid w:val="00CC5E7B"/>
    <w:rsid w:val="00CD5C63"/>
    <w:rsid w:val="00CE366A"/>
    <w:rsid w:val="00CE771F"/>
    <w:rsid w:val="00CF0D09"/>
    <w:rsid w:val="00CF48BE"/>
    <w:rsid w:val="00CF5455"/>
    <w:rsid w:val="00CF665D"/>
    <w:rsid w:val="00D0019D"/>
    <w:rsid w:val="00D0150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72D2"/>
    <w:rsid w:val="00D52C95"/>
    <w:rsid w:val="00D56C9D"/>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332E7"/>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5</Pages>
  <Words>24325</Words>
  <Characters>138654</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07-25T17:06:00Z</dcterms:created>
  <dcterms:modified xsi:type="dcterms:W3CDTF">2022-08-26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